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852446" w14:textId="233E0858" w:rsidR="00613116" w:rsidRPr="00734715" w:rsidRDefault="00613116" w:rsidP="00613116">
      <w:pPr>
        <w:rPr>
          <w:rFonts w:ascii="Calibri" w:hAnsi="Calibri"/>
          <w:b/>
        </w:rPr>
      </w:pPr>
      <w:r>
        <w:rPr>
          <w:rFonts w:ascii="Calibri" w:hAnsi="Calibri"/>
          <w:b/>
          <w:color w:val="FF0000"/>
        </w:rPr>
        <w:t>SUPPLEMENTARY TABLE</w:t>
      </w:r>
      <w:r w:rsidRPr="00734715">
        <w:rPr>
          <w:rFonts w:ascii="Calibri" w:hAnsi="Calibri"/>
          <w:b/>
          <w:color w:val="FF0000"/>
        </w:rPr>
        <w:t xml:space="preserve"> </w:t>
      </w:r>
      <w:r w:rsidR="004D1F16">
        <w:rPr>
          <w:rFonts w:ascii="Calibri" w:hAnsi="Calibri"/>
          <w:b/>
          <w:color w:val="FF0000"/>
        </w:rPr>
        <w:t>2</w:t>
      </w:r>
      <w:r w:rsidRPr="00734715">
        <w:rPr>
          <w:rFonts w:ascii="Calibri" w:hAnsi="Calibri"/>
        </w:rPr>
        <w:t>.</w:t>
      </w:r>
      <w:r>
        <w:rPr>
          <w:rFonts w:ascii="Calibri" w:hAnsi="Calibri"/>
        </w:rPr>
        <w:t xml:space="preserve"> </w:t>
      </w:r>
      <w:r w:rsidR="004D1F16" w:rsidRPr="004D1F16">
        <w:rPr>
          <w:rFonts w:ascii="Calibri" w:hAnsi="Calibri"/>
        </w:rPr>
        <w:t>Population weights</w:t>
      </w:r>
      <w:r w:rsidR="004D1F16">
        <w:rPr>
          <w:rFonts w:ascii="Calibri" w:hAnsi="Calibri"/>
        </w:rPr>
        <w:t xml:space="preserve"> </w:t>
      </w:r>
      <w:r w:rsidR="004D1F16" w:rsidRPr="004D1F16">
        <w:rPr>
          <w:rFonts w:ascii="Calibri" w:hAnsi="Calibri"/>
        </w:rPr>
        <w:t>applied to sample data</w:t>
      </w:r>
      <w:r w:rsidR="004D1F16">
        <w:rPr>
          <w:rFonts w:ascii="Calibri" w:hAnsi="Calibri"/>
        </w:rPr>
        <w:t xml:space="preserve"> that were</w:t>
      </w:r>
      <w:r w:rsidR="004D1F16" w:rsidRPr="004D1F16">
        <w:rPr>
          <w:rFonts w:ascii="Calibri" w:hAnsi="Calibri"/>
        </w:rPr>
        <w:t xml:space="preserve"> based on latest U.S. Census data for age, sex, and race/ethnicity</w:t>
      </w:r>
      <w:r w:rsidR="00A1365B">
        <w:rPr>
          <w:rFonts w:ascii="Calibri" w:hAnsi="Calibri"/>
        </w:rPr>
        <w:t xml:space="preserve"> </w:t>
      </w:r>
      <w:r w:rsidR="004D1F16" w:rsidRPr="004D1F16">
        <w:rPr>
          <w:rFonts w:ascii="Calibri" w:hAnsi="Calibri"/>
        </w:rPr>
        <w:fldChar w:fldCharType="begin"/>
      </w:r>
      <w:r w:rsidR="006B7748">
        <w:rPr>
          <w:rFonts w:ascii="Calibri" w:hAnsi="Calibri"/>
        </w:rPr>
        <w:instrText xml:space="preserve"> ADDIN EN.CITE &lt;EndNote&gt;&lt;Cite&gt;&lt;Author&gt;Howden&lt;/Author&gt;&lt;Year&gt;2011&lt;/Year&gt;&lt;RecNum&gt;993&lt;/RecNum&gt;&lt;DisplayText&gt;(1, 2)&lt;/DisplayText&gt;&lt;record&gt;&lt;rec-number&gt;993&lt;/rec-number&gt;&lt;foreign-keys&gt;&lt;key app="EN" db-id="waz9ps05jz9zxieppfxxr9dl2rxat9ta2a9a" timestamp="1473787174"&gt;993&lt;/key&gt;&lt;/foreign-keys&gt;&lt;ref-type name="Web Page"&gt;12&lt;/ref-type&gt;&lt;contributors&gt;&lt;authors&gt;&lt;author&gt;Howden, Lindsay M.&lt;/author&gt;&lt;author&gt;Meyer, Julie A.&lt;/author&gt;&lt;/authors&gt;&lt;/contributors&gt;&lt;titles&gt;&lt;title&gt;Age and Sex Composition: 2010&lt;/title&gt;&lt;/titles&gt;&lt;volume&gt;2016&lt;/volume&gt;&lt;number&gt;September 13&lt;/number&gt;&lt;dates&gt;&lt;year&gt;2011&lt;/year&gt;&lt;/dates&gt;&lt;urls&gt;&lt;related-urls&gt;&lt;url&gt;http://www.census.gov/prod/cen2010/briefs/c2010br-03.pdf&lt;/url&gt;&lt;/related-urls&gt;&lt;/urls&gt;&lt;/record&gt;&lt;/Cite&gt;&lt;Cite&gt;&lt;Author&gt;The Henry J. Kaiser Family Foundation&lt;/Author&gt;&lt;Year&gt;2016&lt;/Year&gt;&lt;RecNum&gt;994&lt;/RecNum&gt;&lt;record&gt;&lt;rec-number&gt;994&lt;/rec-number&gt;&lt;foreign-keys&gt;&lt;key app="EN" db-id="waz9ps05jz9zxieppfxxr9dl2rxat9ta2a9a" timestamp="1473787841"&gt;994&lt;/key&gt;&lt;/foreign-keys&gt;&lt;ref-type name="Web Page"&gt;12&lt;/ref-type&gt;&lt;contributors&gt;&lt;authors&gt;&lt;author&gt;The Henry J. Kaiser Family Foundation,&lt;/author&gt;&lt;/authors&gt;&lt;/contributors&gt;&lt;titles&gt;&lt;title&gt;Population Distribution by Race/Ethnicity&lt;/title&gt;&lt;/titles&gt;&lt;volume&gt;2016&lt;/volume&gt;&lt;number&gt;September 13&lt;/number&gt;&lt;dates&gt;&lt;year&gt;2016&lt;/year&gt;&lt;/dates&gt;&lt;urls&gt;&lt;related-urls&gt;&lt;url&gt;http://kff.org/other/state-indicator/distribution-by-raceethnicity/?currentTimeframe=0&amp;amp;sortModel=%7B%22colId%22:%22Location%22,%22sort%22:%22asc%22%7D&lt;/url&gt;&lt;/related-urls&gt;&lt;/urls&gt;&lt;/record&gt;&lt;/Cite&gt;&lt;/EndNote&gt;</w:instrText>
      </w:r>
      <w:r w:rsidR="004D1F16" w:rsidRPr="004D1F16">
        <w:rPr>
          <w:rFonts w:ascii="Calibri" w:hAnsi="Calibri"/>
        </w:rPr>
        <w:fldChar w:fldCharType="separate"/>
      </w:r>
      <w:r w:rsidR="006B7748">
        <w:rPr>
          <w:rFonts w:ascii="Calibri" w:hAnsi="Calibri"/>
          <w:noProof/>
        </w:rPr>
        <w:t>(1, 2)</w:t>
      </w:r>
      <w:r w:rsidR="004D1F16" w:rsidRPr="004D1F16">
        <w:rPr>
          <w:rFonts w:ascii="Calibri" w:hAnsi="Calibri"/>
        </w:rPr>
        <w:fldChar w:fldCharType="end"/>
      </w:r>
      <w:r w:rsidR="00A1365B">
        <w:rPr>
          <w:rFonts w:ascii="Calibri" w:hAnsi="Calibri"/>
        </w:rPr>
        <w:t>.</w:t>
      </w:r>
    </w:p>
    <w:p w14:paraId="6DCD7741" w14:textId="77777777" w:rsidR="00613116" w:rsidRDefault="00613116" w:rsidP="00613116">
      <w:pPr>
        <w:tabs>
          <w:tab w:val="left" w:pos="8143"/>
        </w:tabs>
        <w:rPr>
          <w:rFonts w:ascii="Calibri" w:hAnsi="Calibri" w:cs="Times"/>
        </w:rPr>
      </w:pPr>
      <w:r>
        <w:rPr>
          <w:rFonts w:ascii="Calibri" w:hAnsi="Calibri" w:cs="Times"/>
        </w:rPr>
        <w:tab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336"/>
        <w:gridCol w:w="2338"/>
        <w:gridCol w:w="2338"/>
        <w:gridCol w:w="2338"/>
      </w:tblGrid>
      <w:tr w:rsidR="001402A6" w:rsidRPr="001402A6" w14:paraId="47389ADA" w14:textId="77777777" w:rsidTr="001402A6">
        <w:tc>
          <w:tcPr>
            <w:tcW w:w="2336" w:type="dxa"/>
            <w:shd w:val="clear" w:color="auto" w:fill="F2F2F2" w:themeFill="background1" w:themeFillShade="F2"/>
          </w:tcPr>
          <w:p w14:paraId="3BFD5F44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</w:tcPr>
          <w:p w14:paraId="023C8202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</w:p>
        </w:tc>
        <w:tc>
          <w:tcPr>
            <w:tcW w:w="4676" w:type="dxa"/>
            <w:gridSpan w:val="2"/>
            <w:shd w:val="clear" w:color="auto" w:fill="F2F2F2" w:themeFill="background1" w:themeFillShade="F2"/>
          </w:tcPr>
          <w:p w14:paraId="6654331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  <w:b/>
              </w:rPr>
              <w:t>Gender</w:t>
            </w:r>
          </w:p>
        </w:tc>
      </w:tr>
      <w:tr w:rsidR="001402A6" w:rsidRPr="001402A6" w14:paraId="0C89EEEF" w14:textId="77777777" w:rsidTr="001402A6">
        <w:tc>
          <w:tcPr>
            <w:tcW w:w="2336" w:type="dxa"/>
            <w:shd w:val="clear" w:color="auto" w:fill="F2F2F2" w:themeFill="background1" w:themeFillShade="F2"/>
          </w:tcPr>
          <w:p w14:paraId="61996F17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  <w:b/>
              </w:rPr>
              <w:t>Race/ethnicity</w:t>
            </w:r>
          </w:p>
        </w:tc>
        <w:tc>
          <w:tcPr>
            <w:tcW w:w="2338" w:type="dxa"/>
            <w:shd w:val="clear" w:color="auto" w:fill="F2F2F2" w:themeFill="background1" w:themeFillShade="F2"/>
          </w:tcPr>
          <w:p w14:paraId="5647B3A6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  <w:b/>
              </w:rPr>
              <w:t>Age group (years)</w:t>
            </w:r>
          </w:p>
        </w:tc>
        <w:tc>
          <w:tcPr>
            <w:tcW w:w="2338" w:type="dxa"/>
            <w:shd w:val="clear" w:color="auto" w:fill="F2F2F2" w:themeFill="background1" w:themeFillShade="F2"/>
          </w:tcPr>
          <w:p w14:paraId="17C3CF88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  <w:b/>
              </w:rPr>
              <w:t>Female</w:t>
            </w:r>
          </w:p>
        </w:tc>
        <w:tc>
          <w:tcPr>
            <w:tcW w:w="2338" w:type="dxa"/>
            <w:shd w:val="clear" w:color="auto" w:fill="F2F2F2" w:themeFill="background1" w:themeFillShade="F2"/>
          </w:tcPr>
          <w:p w14:paraId="4DFD6148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  <w:b/>
              </w:rPr>
              <w:t>Male</w:t>
            </w:r>
          </w:p>
        </w:tc>
      </w:tr>
      <w:tr w:rsidR="001402A6" w:rsidRPr="001402A6" w14:paraId="00E0E16C" w14:textId="77777777" w:rsidTr="001402A6">
        <w:tc>
          <w:tcPr>
            <w:tcW w:w="2336" w:type="dxa"/>
            <w:vMerge w:val="restart"/>
            <w:shd w:val="clear" w:color="auto" w:fill="F2F2F2" w:themeFill="background1" w:themeFillShade="F2"/>
            <w:vAlign w:val="center"/>
          </w:tcPr>
          <w:p w14:paraId="22A01042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Non-Hispanic white</w:t>
            </w: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719C67C0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18-24</w:t>
            </w:r>
          </w:p>
        </w:tc>
        <w:tc>
          <w:tcPr>
            <w:tcW w:w="2338" w:type="dxa"/>
            <w:vAlign w:val="bottom"/>
          </w:tcPr>
          <w:p w14:paraId="18451E4C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44268</w:t>
            </w:r>
          </w:p>
        </w:tc>
        <w:tc>
          <w:tcPr>
            <w:tcW w:w="2338" w:type="dxa"/>
            <w:vAlign w:val="bottom"/>
          </w:tcPr>
          <w:p w14:paraId="2EA812AA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42532</w:t>
            </w:r>
          </w:p>
        </w:tc>
      </w:tr>
      <w:tr w:rsidR="001402A6" w:rsidRPr="001402A6" w14:paraId="1BB81527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4E34A1A8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542A976D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25-44</w:t>
            </w:r>
          </w:p>
        </w:tc>
        <w:tc>
          <w:tcPr>
            <w:tcW w:w="2338" w:type="dxa"/>
            <w:vAlign w:val="bottom"/>
          </w:tcPr>
          <w:p w14:paraId="01001D66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126480</w:t>
            </w:r>
          </w:p>
        </w:tc>
        <w:tc>
          <w:tcPr>
            <w:tcW w:w="2338" w:type="dxa"/>
            <w:vAlign w:val="bottom"/>
          </w:tcPr>
          <w:p w14:paraId="7C747BA3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121520</w:t>
            </w:r>
          </w:p>
        </w:tc>
      </w:tr>
      <w:tr w:rsidR="001402A6" w:rsidRPr="001402A6" w14:paraId="4774ED60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00103EA1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0A3F6894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45-64</w:t>
            </w:r>
          </w:p>
        </w:tc>
        <w:tc>
          <w:tcPr>
            <w:tcW w:w="2338" w:type="dxa"/>
            <w:vAlign w:val="bottom"/>
          </w:tcPr>
          <w:p w14:paraId="3D9BB130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94860</w:t>
            </w:r>
          </w:p>
        </w:tc>
        <w:tc>
          <w:tcPr>
            <w:tcW w:w="2338" w:type="dxa"/>
            <w:vAlign w:val="bottom"/>
          </w:tcPr>
          <w:p w14:paraId="18E9412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91140</w:t>
            </w:r>
          </w:p>
        </w:tc>
      </w:tr>
      <w:tr w:rsidR="001402A6" w:rsidRPr="001402A6" w14:paraId="3C65DA8C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6BC359E8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405D17E9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65+</w:t>
            </w:r>
          </w:p>
        </w:tc>
        <w:tc>
          <w:tcPr>
            <w:tcW w:w="2338" w:type="dxa"/>
            <w:vAlign w:val="bottom"/>
          </w:tcPr>
          <w:p w14:paraId="4E6B1E9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50592</w:t>
            </w:r>
          </w:p>
        </w:tc>
        <w:tc>
          <w:tcPr>
            <w:tcW w:w="2338" w:type="dxa"/>
            <w:vAlign w:val="bottom"/>
          </w:tcPr>
          <w:p w14:paraId="7E812B44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48608</w:t>
            </w:r>
          </w:p>
        </w:tc>
      </w:tr>
      <w:tr w:rsidR="001402A6" w:rsidRPr="001402A6" w14:paraId="7355C2DE" w14:textId="77777777" w:rsidTr="001402A6">
        <w:tc>
          <w:tcPr>
            <w:tcW w:w="2336" w:type="dxa"/>
            <w:vMerge w:val="restart"/>
            <w:shd w:val="clear" w:color="auto" w:fill="F2F2F2" w:themeFill="background1" w:themeFillShade="F2"/>
            <w:vAlign w:val="center"/>
          </w:tcPr>
          <w:p w14:paraId="2A7DF6AA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Non-Hispanic black</w:t>
            </w: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3D6CAE60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18-24</w:t>
            </w:r>
          </w:p>
        </w:tc>
        <w:tc>
          <w:tcPr>
            <w:tcW w:w="2338" w:type="dxa"/>
            <w:vAlign w:val="bottom"/>
          </w:tcPr>
          <w:p w14:paraId="0D6A71D1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8568</w:t>
            </w:r>
          </w:p>
        </w:tc>
        <w:tc>
          <w:tcPr>
            <w:tcW w:w="2338" w:type="dxa"/>
            <w:vAlign w:val="bottom"/>
          </w:tcPr>
          <w:p w14:paraId="479D29B4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8232</w:t>
            </w:r>
          </w:p>
        </w:tc>
      </w:tr>
      <w:tr w:rsidR="001402A6" w:rsidRPr="001402A6" w14:paraId="72DBB427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3C21AEBE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73397EA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25-44</w:t>
            </w:r>
          </w:p>
        </w:tc>
        <w:tc>
          <w:tcPr>
            <w:tcW w:w="2338" w:type="dxa"/>
            <w:vAlign w:val="bottom"/>
          </w:tcPr>
          <w:p w14:paraId="7FBD698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24480</w:t>
            </w:r>
          </w:p>
        </w:tc>
        <w:tc>
          <w:tcPr>
            <w:tcW w:w="2338" w:type="dxa"/>
            <w:vAlign w:val="bottom"/>
          </w:tcPr>
          <w:p w14:paraId="2086EA6A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23520</w:t>
            </w:r>
          </w:p>
        </w:tc>
      </w:tr>
      <w:tr w:rsidR="001402A6" w:rsidRPr="001402A6" w14:paraId="0AA0E84B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719B3F97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6BE374C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45-64</w:t>
            </w:r>
          </w:p>
        </w:tc>
        <w:tc>
          <w:tcPr>
            <w:tcW w:w="2338" w:type="dxa"/>
            <w:vAlign w:val="bottom"/>
          </w:tcPr>
          <w:p w14:paraId="10039F9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8360</w:t>
            </w:r>
          </w:p>
        </w:tc>
        <w:tc>
          <w:tcPr>
            <w:tcW w:w="2338" w:type="dxa"/>
            <w:vAlign w:val="bottom"/>
          </w:tcPr>
          <w:p w14:paraId="760DCDE6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7640</w:t>
            </w:r>
          </w:p>
        </w:tc>
      </w:tr>
      <w:tr w:rsidR="001402A6" w:rsidRPr="001402A6" w14:paraId="632376EA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59FC42E9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3D9FD14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65+</w:t>
            </w:r>
          </w:p>
        </w:tc>
        <w:tc>
          <w:tcPr>
            <w:tcW w:w="2338" w:type="dxa"/>
            <w:vAlign w:val="bottom"/>
          </w:tcPr>
          <w:p w14:paraId="372CEC42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9792</w:t>
            </w:r>
          </w:p>
        </w:tc>
        <w:tc>
          <w:tcPr>
            <w:tcW w:w="2338" w:type="dxa"/>
            <w:vAlign w:val="bottom"/>
          </w:tcPr>
          <w:p w14:paraId="51707ACA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9408</w:t>
            </w:r>
          </w:p>
        </w:tc>
      </w:tr>
      <w:tr w:rsidR="001402A6" w:rsidRPr="001402A6" w14:paraId="186B7FBE" w14:textId="77777777" w:rsidTr="001402A6">
        <w:tc>
          <w:tcPr>
            <w:tcW w:w="2336" w:type="dxa"/>
            <w:vMerge w:val="restart"/>
            <w:shd w:val="clear" w:color="auto" w:fill="F2F2F2" w:themeFill="background1" w:themeFillShade="F2"/>
            <w:vAlign w:val="center"/>
          </w:tcPr>
          <w:p w14:paraId="6295DF8C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Latino</w:t>
            </w: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2AADF752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18-24</w:t>
            </w:r>
          </w:p>
        </w:tc>
        <w:tc>
          <w:tcPr>
            <w:tcW w:w="2338" w:type="dxa"/>
            <w:vAlign w:val="bottom"/>
          </w:tcPr>
          <w:p w14:paraId="6EF5C91F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2852</w:t>
            </w:r>
          </w:p>
        </w:tc>
        <w:tc>
          <w:tcPr>
            <w:tcW w:w="2338" w:type="dxa"/>
            <w:vAlign w:val="bottom"/>
          </w:tcPr>
          <w:p w14:paraId="66319D46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2348</w:t>
            </w:r>
          </w:p>
        </w:tc>
      </w:tr>
      <w:tr w:rsidR="001402A6" w:rsidRPr="001402A6" w14:paraId="7D68EF7A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6F10526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6036CE20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25-44</w:t>
            </w:r>
          </w:p>
        </w:tc>
        <w:tc>
          <w:tcPr>
            <w:tcW w:w="2338" w:type="dxa"/>
            <w:vAlign w:val="bottom"/>
          </w:tcPr>
          <w:p w14:paraId="318E9A30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36720</w:t>
            </w:r>
          </w:p>
        </w:tc>
        <w:tc>
          <w:tcPr>
            <w:tcW w:w="2338" w:type="dxa"/>
            <w:vAlign w:val="bottom"/>
          </w:tcPr>
          <w:p w14:paraId="46BDE0E1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35280</w:t>
            </w:r>
          </w:p>
        </w:tc>
      </w:tr>
      <w:tr w:rsidR="001402A6" w:rsidRPr="001402A6" w14:paraId="6AED9A1E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3DB8100F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594CE949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45-64</w:t>
            </w:r>
          </w:p>
        </w:tc>
        <w:tc>
          <w:tcPr>
            <w:tcW w:w="2338" w:type="dxa"/>
            <w:vAlign w:val="bottom"/>
          </w:tcPr>
          <w:p w14:paraId="769E8D8D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27540</w:t>
            </w:r>
          </w:p>
        </w:tc>
        <w:tc>
          <w:tcPr>
            <w:tcW w:w="2338" w:type="dxa"/>
            <w:vAlign w:val="bottom"/>
          </w:tcPr>
          <w:p w14:paraId="3BA959FA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26460</w:t>
            </w:r>
          </w:p>
        </w:tc>
      </w:tr>
      <w:tr w:rsidR="001402A6" w:rsidRPr="001402A6" w14:paraId="55602EDE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383E69FC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4D74B067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65+</w:t>
            </w:r>
          </w:p>
        </w:tc>
        <w:tc>
          <w:tcPr>
            <w:tcW w:w="2338" w:type="dxa"/>
            <w:vAlign w:val="bottom"/>
          </w:tcPr>
          <w:p w14:paraId="10A040AE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4688</w:t>
            </w:r>
          </w:p>
        </w:tc>
        <w:tc>
          <w:tcPr>
            <w:tcW w:w="2338" w:type="dxa"/>
            <w:vAlign w:val="bottom"/>
          </w:tcPr>
          <w:p w14:paraId="6EDDFDD8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4112</w:t>
            </w:r>
          </w:p>
        </w:tc>
      </w:tr>
      <w:tr w:rsidR="001402A6" w:rsidRPr="001402A6" w14:paraId="62D01D35" w14:textId="77777777" w:rsidTr="001402A6">
        <w:tc>
          <w:tcPr>
            <w:tcW w:w="2336" w:type="dxa"/>
            <w:vMerge w:val="restart"/>
            <w:shd w:val="clear" w:color="auto" w:fill="F2F2F2" w:themeFill="background1" w:themeFillShade="F2"/>
            <w:vAlign w:val="center"/>
          </w:tcPr>
          <w:p w14:paraId="65F2EDF6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Asian</w:t>
            </w: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339FE51D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18-24</w:t>
            </w:r>
          </w:p>
        </w:tc>
        <w:tc>
          <w:tcPr>
            <w:tcW w:w="2338" w:type="dxa"/>
            <w:vAlign w:val="bottom"/>
          </w:tcPr>
          <w:p w14:paraId="18254ED9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4284</w:t>
            </w:r>
          </w:p>
        </w:tc>
        <w:tc>
          <w:tcPr>
            <w:tcW w:w="2338" w:type="dxa"/>
            <w:vAlign w:val="bottom"/>
          </w:tcPr>
          <w:p w14:paraId="6A4E8EF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4116</w:t>
            </w:r>
          </w:p>
        </w:tc>
      </w:tr>
      <w:tr w:rsidR="001402A6" w:rsidRPr="001402A6" w14:paraId="17E4DF5A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64FD54EA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65AF8CF7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25-44</w:t>
            </w:r>
          </w:p>
        </w:tc>
        <w:tc>
          <w:tcPr>
            <w:tcW w:w="2338" w:type="dxa"/>
            <w:vAlign w:val="bottom"/>
          </w:tcPr>
          <w:p w14:paraId="1ABFD884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2240</w:t>
            </w:r>
          </w:p>
        </w:tc>
        <w:tc>
          <w:tcPr>
            <w:tcW w:w="2338" w:type="dxa"/>
            <w:vAlign w:val="bottom"/>
          </w:tcPr>
          <w:p w14:paraId="4CE2124D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11760</w:t>
            </w:r>
          </w:p>
        </w:tc>
      </w:tr>
      <w:tr w:rsidR="001402A6" w:rsidRPr="001402A6" w14:paraId="793B4D91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42594F32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77400049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45-64</w:t>
            </w:r>
          </w:p>
        </w:tc>
        <w:tc>
          <w:tcPr>
            <w:tcW w:w="2338" w:type="dxa"/>
            <w:vAlign w:val="bottom"/>
          </w:tcPr>
          <w:p w14:paraId="6D57E987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9180</w:t>
            </w:r>
          </w:p>
        </w:tc>
        <w:tc>
          <w:tcPr>
            <w:tcW w:w="2338" w:type="dxa"/>
            <w:vAlign w:val="bottom"/>
          </w:tcPr>
          <w:p w14:paraId="60A6C75E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8820</w:t>
            </w:r>
          </w:p>
        </w:tc>
      </w:tr>
      <w:tr w:rsidR="001402A6" w:rsidRPr="001402A6" w14:paraId="05693853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center"/>
          </w:tcPr>
          <w:p w14:paraId="731BAD82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07DC3B8E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65+</w:t>
            </w:r>
          </w:p>
        </w:tc>
        <w:tc>
          <w:tcPr>
            <w:tcW w:w="2338" w:type="dxa"/>
            <w:vAlign w:val="bottom"/>
          </w:tcPr>
          <w:p w14:paraId="26E57CA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4896</w:t>
            </w:r>
          </w:p>
        </w:tc>
        <w:tc>
          <w:tcPr>
            <w:tcW w:w="2338" w:type="dxa"/>
            <w:vAlign w:val="bottom"/>
          </w:tcPr>
          <w:p w14:paraId="4CEB9969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4704</w:t>
            </w:r>
          </w:p>
        </w:tc>
      </w:tr>
      <w:tr w:rsidR="001402A6" w:rsidRPr="001402A6" w14:paraId="25AC55A6" w14:textId="77777777" w:rsidTr="001402A6">
        <w:tc>
          <w:tcPr>
            <w:tcW w:w="2336" w:type="dxa"/>
            <w:vMerge w:val="restart"/>
            <w:shd w:val="clear" w:color="auto" w:fill="F2F2F2" w:themeFill="background1" w:themeFillShade="F2"/>
            <w:vAlign w:val="center"/>
          </w:tcPr>
          <w:p w14:paraId="30A28033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Other</w:t>
            </w: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651CF94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18-24</w:t>
            </w:r>
          </w:p>
        </w:tc>
        <w:tc>
          <w:tcPr>
            <w:tcW w:w="2338" w:type="dxa"/>
            <w:vAlign w:val="bottom"/>
          </w:tcPr>
          <w:p w14:paraId="2393B69E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1428</w:t>
            </w:r>
          </w:p>
        </w:tc>
        <w:tc>
          <w:tcPr>
            <w:tcW w:w="2338" w:type="dxa"/>
            <w:vAlign w:val="bottom"/>
          </w:tcPr>
          <w:p w14:paraId="74D18A1C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1372</w:t>
            </w:r>
          </w:p>
        </w:tc>
      </w:tr>
      <w:tr w:rsidR="001402A6" w:rsidRPr="001402A6" w14:paraId="53E7034A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bottom"/>
          </w:tcPr>
          <w:p w14:paraId="5F5E9659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4ABAB464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25-44</w:t>
            </w:r>
          </w:p>
        </w:tc>
        <w:tc>
          <w:tcPr>
            <w:tcW w:w="2338" w:type="dxa"/>
            <w:vAlign w:val="bottom"/>
          </w:tcPr>
          <w:p w14:paraId="77A734E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4080</w:t>
            </w:r>
          </w:p>
        </w:tc>
        <w:tc>
          <w:tcPr>
            <w:tcW w:w="2338" w:type="dxa"/>
            <w:vAlign w:val="bottom"/>
          </w:tcPr>
          <w:p w14:paraId="64A61E58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3920</w:t>
            </w:r>
          </w:p>
        </w:tc>
      </w:tr>
      <w:tr w:rsidR="001402A6" w:rsidRPr="001402A6" w14:paraId="37D1EF51" w14:textId="77777777" w:rsidTr="001402A6">
        <w:tc>
          <w:tcPr>
            <w:tcW w:w="2336" w:type="dxa"/>
            <w:vMerge/>
            <w:shd w:val="clear" w:color="auto" w:fill="F2F2F2" w:themeFill="background1" w:themeFillShade="F2"/>
            <w:vAlign w:val="bottom"/>
          </w:tcPr>
          <w:p w14:paraId="6076083F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2B2734FA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45-64</w:t>
            </w:r>
          </w:p>
        </w:tc>
        <w:tc>
          <w:tcPr>
            <w:tcW w:w="2338" w:type="dxa"/>
            <w:vAlign w:val="bottom"/>
          </w:tcPr>
          <w:p w14:paraId="1A28175D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3060</w:t>
            </w:r>
          </w:p>
        </w:tc>
        <w:tc>
          <w:tcPr>
            <w:tcW w:w="2338" w:type="dxa"/>
            <w:vAlign w:val="bottom"/>
          </w:tcPr>
          <w:p w14:paraId="0F151BA3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2940</w:t>
            </w:r>
          </w:p>
        </w:tc>
      </w:tr>
      <w:tr w:rsidR="001402A6" w:rsidRPr="001402A6" w14:paraId="280B8956" w14:textId="77777777" w:rsidTr="001402A6">
        <w:trPr>
          <w:trHeight w:val="215"/>
        </w:trPr>
        <w:tc>
          <w:tcPr>
            <w:tcW w:w="2336" w:type="dxa"/>
            <w:vMerge/>
            <w:shd w:val="clear" w:color="auto" w:fill="F2F2F2" w:themeFill="background1" w:themeFillShade="F2"/>
            <w:vAlign w:val="bottom"/>
          </w:tcPr>
          <w:p w14:paraId="0BD6CB9F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</w:p>
        </w:tc>
        <w:tc>
          <w:tcPr>
            <w:tcW w:w="2338" w:type="dxa"/>
            <w:shd w:val="clear" w:color="auto" w:fill="F2F2F2" w:themeFill="background1" w:themeFillShade="F2"/>
            <w:vAlign w:val="bottom"/>
          </w:tcPr>
          <w:p w14:paraId="4A4E5A65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  <w:bCs/>
              </w:rPr>
            </w:pPr>
            <w:r w:rsidRPr="001402A6">
              <w:rPr>
                <w:rFonts w:ascii="Calibri" w:hAnsi="Calibri" w:cs="Times"/>
                <w:b/>
                <w:bCs/>
              </w:rPr>
              <w:t>65+</w:t>
            </w:r>
          </w:p>
        </w:tc>
        <w:tc>
          <w:tcPr>
            <w:tcW w:w="2338" w:type="dxa"/>
            <w:vAlign w:val="bottom"/>
          </w:tcPr>
          <w:p w14:paraId="3AEEA10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1632</w:t>
            </w:r>
          </w:p>
        </w:tc>
        <w:tc>
          <w:tcPr>
            <w:tcW w:w="2338" w:type="dxa"/>
            <w:vAlign w:val="bottom"/>
          </w:tcPr>
          <w:p w14:paraId="6FA5005B" w14:textId="77777777" w:rsidR="001402A6" w:rsidRPr="001402A6" w:rsidRDefault="001402A6" w:rsidP="001402A6">
            <w:pPr>
              <w:jc w:val="center"/>
              <w:rPr>
                <w:rFonts w:ascii="Calibri" w:hAnsi="Calibri" w:cs="Times"/>
                <w:b/>
              </w:rPr>
            </w:pPr>
            <w:r w:rsidRPr="001402A6">
              <w:rPr>
                <w:rFonts w:ascii="Calibri" w:hAnsi="Calibri" w:cs="Times"/>
              </w:rPr>
              <w:t>0.001568</w:t>
            </w:r>
          </w:p>
        </w:tc>
      </w:tr>
    </w:tbl>
    <w:p w14:paraId="737A566C" w14:textId="77777777" w:rsidR="00613116" w:rsidRDefault="00613116" w:rsidP="00613116">
      <w:pPr>
        <w:rPr>
          <w:rFonts w:ascii="Calibri" w:hAnsi="Calibri" w:cs="Times"/>
        </w:rPr>
      </w:pPr>
    </w:p>
    <w:p w14:paraId="7C4FC80F" w14:textId="77777777" w:rsidR="006B7748" w:rsidRDefault="006B7748"/>
    <w:p w14:paraId="694226D9" w14:textId="11EEAC1C" w:rsidR="006B7748" w:rsidRDefault="006B7748">
      <w:r w:rsidRPr="006B7748">
        <w:rPr>
          <w:b/>
          <w:bCs/>
        </w:rPr>
        <w:t>References</w:t>
      </w:r>
      <w:r>
        <w:t>:</w:t>
      </w:r>
    </w:p>
    <w:p w14:paraId="532550AD" w14:textId="48DA7F59" w:rsidR="006B7748" w:rsidRPr="006B7748" w:rsidRDefault="006B7748" w:rsidP="006B7748">
      <w:pPr>
        <w:pStyle w:val="EndNoteBibliography"/>
        <w:ind w:left="540" w:hanging="54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B7748">
        <w:rPr>
          <w:noProof/>
        </w:rPr>
        <w:t>1.</w:t>
      </w:r>
      <w:r w:rsidRPr="006B7748">
        <w:rPr>
          <w:noProof/>
        </w:rPr>
        <w:tab/>
        <w:t xml:space="preserve">Howden LM, Meyer JA. Age and </w:t>
      </w:r>
      <w:r w:rsidR="0079297D">
        <w:rPr>
          <w:noProof/>
        </w:rPr>
        <w:t>s</w:t>
      </w:r>
      <w:r w:rsidRPr="006B7748">
        <w:rPr>
          <w:noProof/>
        </w:rPr>
        <w:t xml:space="preserve">ex </w:t>
      </w:r>
      <w:r w:rsidR="0079297D">
        <w:rPr>
          <w:noProof/>
        </w:rPr>
        <w:t>c</w:t>
      </w:r>
      <w:r w:rsidRPr="006B7748">
        <w:rPr>
          <w:noProof/>
        </w:rPr>
        <w:t xml:space="preserve">omposition: 2010. 2011 [cited 2016 September 13]; Available from: </w:t>
      </w:r>
      <w:hyperlink r:id="rId4" w:history="1">
        <w:r w:rsidRPr="006B7748">
          <w:rPr>
            <w:rStyle w:val="Hyperlink"/>
            <w:noProof/>
          </w:rPr>
          <w:t>http://www.census.gov/prod/cen2010/briefs/c2010br-03.pdf</w:t>
        </w:r>
      </w:hyperlink>
    </w:p>
    <w:p w14:paraId="03E2C166" w14:textId="01544A69" w:rsidR="006B7748" w:rsidRPr="006B7748" w:rsidRDefault="006B7748" w:rsidP="006B7748">
      <w:pPr>
        <w:pStyle w:val="EndNoteBibliography"/>
        <w:ind w:left="540" w:hanging="540"/>
        <w:rPr>
          <w:noProof/>
        </w:rPr>
      </w:pPr>
      <w:r w:rsidRPr="006B7748">
        <w:rPr>
          <w:noProof/>
        </w:rPr>
        <w:t>2.</w:t>
      </w:r>
      <w:r w:rsidRPr="006B7748">
        <w:rPr>
          <w:noProof/>
        </w:rPr>
        <w:tab/>
        <w:t xml:space="preserve">The Henry J. Kaiser Family Foundation. Population </w:t>
      </w:r>
      <w:r w:rsidR="0079297D">
        <w:rPr>
          <w:noProof/>
        </w:rPr>
        <w:t>d</w:t>
      </w:r>
      <w:r w:rsidRPr="006B7748">
        <w:rPr>
          <w:noProof/>
        </w:rPr>
        <w:t xml:space="preserve">istribution by </w:t>
      </w:r>
      <w:r w:rsidR="0079297D">
        <w:rPr>
          <w:noProof/>
        </w:rPr>
        <w:t>r</w:t>
      </w:r>
      <w:r w:rsidRPr="006B7748">
        <w:rPr>
          <w:noProof/>
        </w:rPr>
        <w:t>ace/</w:t>
      </w:r>
      <w:r w:rsidR="0079297D">
        <w:rPr>
          <w:noProof/>
        </w:rPr>
        <w:t>e</w:t>
      </w:r>
      <w:r w:rsidRPr="006B7748">
        <w:rPr>
          <w:noProof/>
        </w:rPr>
        <w:t xml:space="preserve">thnicity. 2016 </w:t>
      </w:r>
      <w:bookmarkStart w:id="0" w:name="_GoBack"/>
      <w:bookmarkEnd w:id="0"/>
      <w:r w:rsidRPr="006B7748">
        <w:rPr>
          <w:noProof/>
        </w:rPr>
        <w:t xml:space="preserve">[cited 2016 September 13]; Available from: </w:t>
      </w:r>
      <w:hyperlink r:id="rId5" w:history="1">
        <w:r w:rsidRPr="006B7748">
          <w:rPr>
            <w:rStyle w:val="Hyperlink"/>
            <w:noProof/>
          </w:rPr>
          <w:t>http://kff.org/other/state-indicator/distribution-by-raceethnicity/?currentTimeframe=0&amp;sortModel=%7B%22colId%22:%22Location%22,%22sort%22:%22asc%22%7D</w:t>
        </w:r>
      </w:hyperlink>
    </w:p>
    <w:p w14:paraId="37526425" w14:textId="3F643F72" w:rsidR="009407E2" w:rsidRDefault="006B7748" w:rsidP="006B7748">
      <w:pPr>
        <w:ind w:left="540" w:hanging="540"/>
      </w:pPr>
      <w:r>
        <w:fldChar w:fldCharType="end"/>
      </w:r>
    </w:p>
    <w:sectPr w:rsidR="009407E2" w:rsidSect="00653CC8">
      <w:pgSz w:w="12240" w:h="15840"/>
      <w:pgMar w:top="1440" w:right="144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9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Gastroenter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z9ps05jz9zxieppfxxr9dl2rxat9ta2a9a&quot;&gt;My EndNote Library&lt;record-ids&gt;&lt;item&gt;993&lt;/item&gt;&lt;item&gt;994&lt;/item&gt;&lt;/record-ids&gt;&lt;/item&gt;&lt;/Libraries&gt;"/>
  </w:docVars>
  <w:rsids>
    <w:rsidRoot w:val="00613116"/>
    <w:rsid w:val="00000803"/>
    <w:rsid w:val="00002045"/>
    <w:rsid w:val="00002EA7"/>
    <w:rsid w:val="00007FA7"/>
    <w:rsid w:val="000117F8"/>
    <w:rsid w:val="00014343"/>
    <w:rsid w:val="0001457F"/>
    <w:rsid w:val="000169CF"/>
    <w:rsid w:val="00022C53"/>
    <w:rsid w:val="000305EB"/>
    <w:rsid w:val="00033F84"/>
    <w:rsid w:val="00044A92"/>
    <w:rsid w:val="000579AF"/>
    <w:rsid w:val="00060EBF"/>
    <w:rsid w:val="0006180B"/>
    <w:rsid w:val="00062665"/>
    <w:rsid w:val="0007351D"/>
    <w:rsid w:val="000849A7"/>
    <w:rsid w:val="0009354B"/>
    <w:rsid w:val="000A59E5"/>
    <w:rsid w:val="000B1161"/>
    <w:rsid w:val="000B2C88"/>
    <w:rsid w:val="000C4571"/>
    <w:rsid w:val="000D494F"/>
    <w:rsid w:val="000F7857"/>
    <w:rsid w:val="0010152E"/>
    <w:rsid w:val="00102745"/>
    <w:rsid w:val="001106F6"/>
    <w:rsid w:val="00112DC5"/>
    <w:rsid w:val="00115059"/>
    <w:rsid w:val="001227C7"/>
    <w:rsid w:val="0012522D"/>
    <w:rsid w:val="00130F3E"/>
    <w:rsid w:val="001348BA"/>
    <w:rsid w:val="001402A6"/>
    <w:rsid w:val="0014084E"/>
    <w:rsid w:val="00142487"/>
    <w:rsid w:val="00145510"/>
    <w:rsid w:val="00145BA8"/>
    <w:rsid w:val="00146D38"/>
    <w:rsid w:val="00150DFA"/>
    <w:rsid w:val="00162A99"/>
    <w:rsid w:val="00162AF0"/>
    <w:rsid w:val="00167506"/>
    <w:rsid w:val="00167D1D"/>
    <w:rsid w:val="0017183B"/>
    <w:rsid w:val="00171D45"/>
    <w:rsid w:val="00174179"/>
    <w:rsid w:val="00196827"/>
    <w:rsid w:val="001A0EC5"/>
    <w:rsid w:val="001A40F7"/>
    <w:rsid w:val="001A5537"/>
    <w:rsid w:val="001A5A25"/>
    <w:rsid w:val="001A7B42"/>
    <w:rsid w:val="001B2B6A"/>
    <w:rsid w:val="001B7388"/>
    <w:rsid w:val="001C3381"/>
    <w:rsid w:val="001C51F8"/>
    <w:rsid w:val="001D1AA2"/>
    <w:rsid w:val="001D70AD"/>
    <w:rsid w:val="001E3E92"/>
    <w:rsid w:val="001E4330"/>
    <w:rsid w:val="001E498B"/>
    <w:rsid w:val="001E5C8B"/>
    <w:rsid w:val="001F28BF"/>
    <w:rsid w:val="001F6A0F"/>
    <w:rsid w:val="001F7CCB"/>
    <w:rsid w:val="00217555"/>
    <w:rsid w:val="00236C1A"/>
    <w:rsid w:val="00245D2A"/>
    <w:rsid w:val="002465B1"/>
    <w:rsid w:val="0025090E"/>
    <w:rsid w:val="00253326"/>
    <w:rsid w:val="00257872"/>
    <w:rsid w:val="0025789D"/>
    <w:rsid w:val="0026714A"/>
    <w:rsid w:val="0027265D"/>
    <w:rsid w:val="0028062B"/>
    <w:rsid w:val="00286F49"/>
    <w:rsid w:val="00292804"/>
    <w:rsid w:val="00296403"/>
    <w:rsid w:val="002A1684"/>
    <w:rsid w:val="002A3CF0"/>
    <w:rsid w:val="002A3EBF"/>
    <w:rsid w:val="002A5F6F"/>
    <w:rsid w:val="002A61C3"/>
    <w:rsid w:val="002B1559"/>
    <w:rsid w:val="002C2693"/>
    <w:rsid w:val="002E146E"/>
    <w:rsid w:val="002E49BD"/>
    <w:rsid w:val="002F2AF2"/>
    <w:rsid w:val="002F507A"/>
    <w:rsid w:val="00307E7E"/>
    <w:rsid w:val="0032097D"/>
    <w:rsid w:val="00325C79"/>
    <w:rsid w:val="00331B33"/>
    <w:rsid w:val="003466E7"/>
    <w:rsid w:val="00346BA1"/>
    <w:rsid w:val="003527F8"/>
    <w:rsid w:val="0037758D"/>
    <w:rsid w:val="0038152E"/>
    <w:rsid w:val="003855EB"/>
    <w:rsid w:val="003A4FEA"/>
    <w:rsid w:val="003A7C25"/>
    <w:rsid w:val="003B3194"/>
    <w:rsid w:val="003B6F3C"/>
    <w:rsid w:val="003D0364"/>
    <w:rsid w:val="003D53FC"/>
    <w:rsid w:val="003E3425"/>
    <w:rsid w:val="0040072A"/>
    <w:rsid w:val="0040533D"/>
    <w:rsid w:val="00406E80"/>
    <w:rsid w:val="00414282"/>
    <w:rsid w:val="00415DE1"/>
    <w:rsid w:val="004251D1"/>
    <w:rsid w:val="00441598"/>
    <w:rsid w:val="00441AE3"/>
    <w:rsid w:val="00452ACD"/>
    <w:rsid w:val="004556EE"/>
    <w:rsid w:val="00457E57"/>
    <w:rsid w:val="004704DB"/>
    <w:rsid w:val="00493619"/>
    <w:rsid w:val="004942E4"/>
    <w:rsid w:val="004A0860"/>
    <w:rsid w:val="004A2A8F"/>
    <w:rsid w:val="004B0174"/>
    <w:rsid w:val="004D1F16"/>
    <w:rsid w:val="004D45E8"/>
    <w:rsid w:val="004E349E"/>
    <w:rsid w:val="005068A3"/>
    <w:rsid w:val="005115F6"/>
    <w:rsid w:val="00527CB2"/>
    <w:rsid w:val="005362AF"/>
    <w:rsid w:val="00542041"/>
    <w:rsid w:val="00543B2E"/>
    <w:rsid w:val="005448C3"/>
    <w:rsid w:val="00544D4F"/>
    <w:rsid w:val="00551465"/>
    <w:rsid w:val="00556125"/>
    <w:rsid w:val="00560518"/>
    <w:rsid w:val="00567506"/>
    <w:rsid w:val="0057484A"/>
    <w:rsid w:val="00577F62"/>
    <w:rsid w:val="005A0288"/>
    <w:rsid w:val="005A1CBC"/>
    <w:rsid w:val="005B0EF8"/>
    <w:rsid w:val="005B1F49"/>
    <w:rsid w:val="005B46FB"/>
    <w:rsid w:val="005B7153"/>
    <w:rsid w:val="005C0386"/>
    <w:rsid w:val="005C3F48"/>
    <w:rsid w:val="005C7099"/>
    <w:rsid w:val="005D2634"/>
    <w:rsid w:val="005D2C78"/>
    <w:rsid w:val="005D429A"/>
    <w:rsid w:val="00613116"/>
    <w:rsid w:val="006134B2"/>
    <w:rsid w:val="0061780C"/>
    <w:rsid w:val="00620655"/>
    <w:rsid w:val="0062337F"/>
    <w:rsid w:val="006239E6"/>
    <w:rsid w:val="00623C7A"/>
    <w:rsid w:val="00627A91"/>
    <w:rsid w:val="00630CA9"/>
    <w:rsid w:val="0063604B"/>
    <w:rsid w:val="00643603"/>
    <w:rsid w:val="006437CA"/>
    <w:rsid w:val="006467C5"/>
    <w:rsid w:val="006471E5"/>
    <w:rsid w:val="006504C0"/>
    <w:rsid w:val="00653628"/>
    <w:rsid w:val="00653CC8"/>
    <w:rsid w:val="0066562F"/>
    <w:rsid w:val="00666A2D"/>
    <w:rsid w:val="00672F12"/>
    <w:rsid w:val="0069541E"/>
    <w:rsid w:val="006A77C3"/>
    <w:rsid w:val="006B5273"/>
    <w:rsid w:val="006B5E2D"/>
    <w:rsid w:val="006B7748"/>
    <w:rsid w:val="006C6629"/>
    <w:rsid w:val="006D0ACE"/>
    <w:rsid w:val="006D0D2E"/>
    <w:rsid w:val="006D4814"/>
    <w:rsid w:val="006E0ED4"/>
    <w:rsid w:val="006E1D2B"/>
    <w:rsid w:val="006E1D6E"/>
    <w:rsid w:val="006E37A0"/>
    <w:rsid w:val="006F416E"/>
    <w:rsid w:val="00704DAD"/>
    <w:rsid w:val="00710153"/>
    <w:rsid w:val="007114E1"/>
    <w:rsid w:val="007221CB"/>
    <w:rsid w:val="007454E7"/>
    <w:rsid w:val="00747D26"/>
    <w:rsid w:val="00750939"/>
    <w:rsid w:val="007556E4"/>
    <w:rsid w:val="00764D4C"/>
    <w:rsid w:val="00764EAE"/>
    <w:rsid w:val="00766F23"/>
    <w:rsid w:val="0077755E"/>
    <w:rsid w:val="0078247D"/>
    <w:rsid w:val="007842DA"/>
    <w:rsid w:val="00784558"/>
    <w:rsid w:val="0079297D"/>
    <w:rsid w:val="00793EC5"/>
    <w:rsid w:val="007B4A9A"/>
    <w:rsid w:val="007B4F83"/>
    <w:rsid w:val="007C17B3"/>
    <w:rsid w:val="007C1D4D"/>
    <w:rsid w:val="007E2BFF"/>
    <w:rsid w:val="007F4C8D"/>
    <w:rsid w:val="007F78F9"/>
    <w:rsid w:val="008011F1"/>
    <w:rsid w:val="00803130"/>
    <w:rsid w:val="00811261"/>
    <w:rsid w:val="00811814"/>
    <w:rsid w:val="0082355C"/>
    <w:rsid w:val="00826989"/>
    <w:rsid w:val="00832080"/>
    <w:rsid w:val="00836DE5"/>
    <w:rsid w:val="00842852"/>
    <w:rsid w:val="008605B5"/>
    <w:rsid w:val="00860F4D"/>
    <w:rsid w:val="008670CE"/>
    <w:rsid w:val="0087161A"/>
    <w:rsid w:val="00872EAA"/>
    <w:rsid w:val="00881727"/>
    <w:rsid w:val="008A0520"/>
    <w:rsid w:val="008C0CEE"/>
    <w:rsid w:val="008C719E"/>
    <w:rsid w:val="008D407A"/>
    <w:rsid w:val="008E5680"/>
    <w:rsid w:val="008F24CB"/>
    <w:rsid w:val="008F4515"/>
    <w:rsid w:val="008F6F22"/>
    <w:rsid w:val="008F738C"/>
    <w:rsid w:val="00900C06"/>
    <w:rsid w:val="009037A6"/>
    <w:rsid w:val="0090395C"/>
    <w:rsid w:val="00904A5F"/>
    <w:rsid w:val="00923894"/>
    <w:rsid w:val="009267CF"/>
    <w:rsid w:val="009358EB"/>
    <w:rsid w:val="009407E2"/>
    <w:rsid w:val="00970252"/>
    <w:rsid w:val="0097200B"/>
    <w:rsid w:val="009859BE"/>
    <w:rsid w:val="00991936"/>
    <w:rsid w:val="00991B06"/>
    <w:rsid w:val="009A5E28"/>
    <w:rsid w:val="009A5E2A"/>
    <w:rsid w:val="009B4482"/>
    <w:rsid w:val="009D704B"/>
    <w:rsid w:val="009D7CFD"/>
    <w:rsid w:val="00A0122E"/>
    <w:rsid w:val="00A0797C"/>
    <w:rsid w:val="00A11CCC"/>
    <w:rsid w:val="00A1365B"/>
    <w:rsid w:val="00A201C5"/>
    <w:rsid w:val="00A35ECF"/>
    <w:rsid w:val="00A4486E"/>
    <w:rsid w:val="00A51B5C"/>
    <w:rsid w:val="00A64AD3"/>
    <w:rsid w:val="00A753A7"/>
    <w:rsid w:val="00A805A5"/>
    <w:rsid w:val="00A9300D"/>
    <w:rsid w:val="00A967EE"/>
    <w:rsid w:val="00A97003"/>
    <w:rsid w:val="00AA1D41"/>
    <w:rsid w:val="00AB3333"/>
    <w:rsid w:val="00AB4BD0"/>
    <w:rsid w:val="00AC6E3D"/>
    <w:rsid w:val="00AC718A"/>
    <w:rsid w:val="00AC77F3"/>
    <w:rsid w:val="00AD1AB0"/>
    <w:rsid w:val="00AE4D58"/>
    <w:rsid w:val="00AE770E"/>
    <w:rsid w:val="00AF4103"/>
    <w:rsid w:val="00AF450A"/>
    <w:rsid w:val="00AF7308"/>
    <w:rsid w:val="00B02242"/>
    <w:rsid w:val="00B073C6"/>
    <w:rsid w:val="00B13C7D"/>
    <w:rsid w:val="00B233FC"/>
    <w:rsid w:val="00B2599E"/>
    <w:rsid w:val="00B33B8B"/>
    <w:rsid w:val="00B51AFF"/>
    <w:rsid w:val="00B63E2A"/>
    <w:rsid w:val="00B72973"/>
    <w:rsid w:val="00B72E4F"/>
    <w:rsid w:val="00B74537"/>
    <w:rsid w:val="00B83AC5"/>
    <w:rsid w:val="00B9202A"/>
    <w:rsid w:val="00B93C9A"/>
    <w:rsid w:val="00BA04F5"/>
    <w:rsid w:val="00BA2D8F"/>
    <w:rsid w:val="00BA7B28"/>
    <w:rsid w:val="00BB2389"/>
    <w:rsid w:val="00BB6DC3"/>
    <w:rsid w:val="00BB755C"/>
    <w:rsid w:val="00BB7B20"/>
    <w:rsid w:val="00BD5E52"/>
    <w:rsid w:val="00BE76E7"/>
    <w:rsid w:val="00BF3B04"/>
    <w:rsid w:val="00BF540B"/>
    <w:rsid w:val="00C00AD2"/>
    <w:rsid w:val="00C05607"/>
    <w:rsid w:val="00C070B6"/>
    <w:rsid w:val="00C151CF"/>
    <w:rsid w:val="00C15939"/>
    <w:rsid w:val="00C228A5"/>
    <w:rsid w:val="00C354E0"/>
    <w:rsid w:val="00C37859"/>
    <w:rsid w:val="00C434FA"/>
    <w:rsid w:val="00C55FE0"/>
    <w:rsid w:val="00C56227"/>
    <w:rsid w:val="00C605D1"/>
    <w:rsid w:val="00C6649D"/>
    <w:rsid w:val="00C7472E"/>
    <w:rsid w:val="00C8291C"/>
    <w:rsid w:val="00C85AF5"/>
    <w:rsid w:val="00C868D3"/>
    <w:rsid w:val="00C929DB"/>
    <w:rsid w:val="00CB3C03"/>
    <w:rsid w:val="00CC3520"/>
    <w:rsid w:val="00CD4A57"/>
    <w:rsid w:val="00CD5115"/>
    <w:rsid w:val="00CD675A"/>
    <w:rsid w:val="00CE32FE"/>
    <w:rsid w:val="00CE5D2A"/>
    <w:rsid w:val="00CE77CC"/>
    <w:rsid w:val="00D00628"/>
    <w:rsid w:val="00D0558F"/>
    <w:rsid w:val="00D2399A"/>
    <w:rsid w:val="00D31F15"/>
    <w:rsid w:val="00D34AE0"/>
    <w:rsid w:val="00D4234B"/>
    <w:rsid w:val="00D52CF7"/>
    <w:rsid w:val="00D562A1"/>
    <w:rsid w:val="00D66223"/>
    <w:rsid w:val="00D7778B"/>
    <w:rsid w:val="00D8576E"/>
    <w:rsid w:val="00D866CC"/>
    <w:rsid w:val="00D96E7B"/>
    <w:rsid w:val="00DA2089"/>
    <w:rsid w:val="00DA3F7E"/>
    <w:rsid w:val="00DA593D"/>
    <w:rsid w:val="00DB788F"/>
    <w:rsid w:val="00DC0F7E"/>
    <w:rsid w:val="00DC7C22"/>
    <w:rsid w:val="00DE027A"/>
    <w:rsid w:val="00DE1930"/>
    <w:rsid w:val="00DE1D55"/>
    <w:rsid w:val="00DE7BFF"/>
    <w:rsid w:val="00DF44FF"/>
    <w:rsid w:val="00E01DC8"/>
    <w:rsid w:val="00E05701"/>
    <w:rsid w:val="00E06DA6"/>
    <w:rsid w:val="00E11C3B"/>
    <w:rsid w:val="00E11C6E"/>
    <w:rsid w:val="00E23A2F"/>
    <w:rsid w:val="00E26C28"/>
    <w:rsid w:val="00E301FD"/>
    <w:rsid w:val="00E66C0E"/>
    <w:rsid w:val="00E725BD"/>
    <w:rsid w:val="00E73976"/>
    <w:rsid w:val="00E87CFB"/>
    <w:rsid w:val="00E916AD"/>
    <w:rsid w:val="00EB123D"/>
    <w:rsid w:val="00EB7202"/>
    <w:rsid w:val="00EC4522"/>
    <w:rsid w:val="00EC49BE"/>
    <w:rsid w:val="00ED4213"/>
    <w:rsid w:val="00ED67B4"/>
    <w:rsid w:val="00EE4892"/>
    <w:rsid w:val="00F01841"/>
    <w:rsid w:val="00F01C49"/>
    <w:rsid w:val="00F02DCD"/>
    <w:rsid w:val="00F3333E"/>
    <w:rsid w:val="00F35AF5"/>
    <w:rsid w:val="00F47D21"/>
    <w:rsid w:val="00F53A2F"/>
    <w:rsid w:val="00F540E4"/>
    <w:rsid w:val="00F63DFA"/>
    <w:rsid w:val="00F653AE"/>
    <w:rsid w:val="00F777F5"/>
    <w:rsid w:val="00F825E5"/>
    <w:rsid w:val="00F95520"/>
    <w:rsid w:val="00FA2E34"/>
    <w:rsid w:val="00FA558B"/>
    <w:rsid w:val="00FB4EB7"/>
    <w:rsid w:val="00FB534B"/>
    <w:rsid w:val="00FB6328"/>
    <w:rsid w:val="00FC58D2"/>
    <w:rsid w:val="00FC6531"/>
    <w:rsid w:val="00FD142C"/>
    <w:rsid w:val="00FD3665"/>
    <w:rsid w:val="00FF1331"/>
    <w:rsid w:val="00FF4D8A"/>
    <w:rsid w:val="00FF4FE3"/>
    <w:rsid w:val="00FF7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CCFBF3E"/>
  <w14:defaultImageDpi w14:val="32767"/>
  <w15:chartTrackingRefBased/>
  <w15:docId w15:val="{DB10B07D-EBFD-CD45-B833-33D0B9773E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13116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13116"/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B774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7748"/>
    <w:rPr>
      <w:rFonts w:ascii="Calibri" w:hAnsi="Calibri" w:cs="Calibri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6B774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B7748"/>
    <w:rPr>
      <w:rFonts w:ascii="Calibri" w:hAnsi="Calibri" w:cs="Calibri"/>
      <w:lang w:eastAsia="en-US"/>
    </w:rPr>
  </w:style>
  <w:style w:type="character" w:styleId="Hyperlink">
    <w:name w:val="Hyperlink"/>
    <w:basedOn w:val="DefaultParagraphFont"/>
    <w:uiPriority w:val="99"/>
    <w:unhideWhenUsed/>
    <w:rsid w:val="006B774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6B774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C58D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8197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kff.org/other/state-indicator/distribution-by-raceethnicity/?currentTimeframe=0&amp;sortModel=%7B%22colId%22:%22Location%22,%22sort%22:%22asc%22%7D" TargetMode="External"/><Relationship Id="rId4" Type="http://schemas.openxmlformats.org/officeDocument/2006/relationships/hyperlink" Target="http://www.census.gov/prod/cen2010/briefs/c2010br-03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444</Words>
  <Characters>2532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Almario</dc:creator>
  <cp:keywords/>
  <dc:description/>
  <cp:lastModifiedBy>Christopher Almario</cp:lastModifiedBy>
  <cp:revision>16</cp:revision>
  <dcterms:created xsi:type="dcterms:W3CDTF">2018-02-12T22:00:00Z</dcterms:created>
  <dcterms:modified xsi:type="dcterms:W3CDTF">2018-07-19T15:49:00Z</dcterms:modified>
</cp:coreProperties>
</file>